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xml:space="preserve">’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 xml:space="preserve">for </w:t>
      </w:r>
      <w:proofErr w:type="spellStart"/>
      <w:r w:rsidR="009100C1">
        <w:t>varian</w:t>
      </w:r>
      <w:proofErr w:type="spellEnd"/>
      <w:r w:rsidR="009100C1">
        <w:t xml:space="preserve">,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With this work, we hope to provide a simple, system that will automatically create the desired RT-Structure files</w:t>
      </w:r>
      <w:r w:rsidR="00320E66">
        <w:t>, and provide several ‘standard’ templates for commonly treated sites.</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2A758BB4" w14:textId="64D0FBF0" w:rsidR="00BE2C15" w:rsidRDefault="00272639" w:rsidP="00BE2C15">
      <w:r>
        <w:t xml:space="preserve">The program was written using the </w:t>
      </w:r>
      <w:r w:rsidR="00306C64">
        <w:t>C</w:t>
      </w:r>
      <w:r>
        <w:t xml:space="preserve"># coding language [ref]. Manipulation of DICOM files was facilitated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35418D03" w:rsidR="00E3543B" w:rsidRDefault="00667BB9" w:rsidP="00667BB9">
      <w:r>
        <w:t xml:space="preserve">The basic layout of the program is to create an RT-Structure file based on the ROIs </w:t>
      </w:r>
      <w:r w:rsidR="007F4DDF">
        <w:t>defined</w:t>
      </w:r>
      <w:r>
        <w:t xml:space="preserve"> within a template. Templates can be user defined, or built </w:t>
      </w:r>
      <w:r w:rsidR="00A22AFA">
        <w:t>from</w:t>
      </w:r>
      <w:r>
        <w:t xml:space="preserve"> the default </w:t>
      </w:r>
      <w:r w:rsidR="00E3543B">
        <w:t xml:space="preserve">structures provided in the program. These default structures are based on ROIs defined at </w:t>
      </w:r>
      <w:r>
        <w:t>[anonymized for submission purposes]</w:t>
      </w:r>
      <w:r w:rsidR="007F4DDF">
        <w:t>, and [</w:t>
      </w:r>
      <w:commentRangeStart w:id="1"/>
      <w:r w:rsidR="007F4DDF">
        <w:t xml:space="preserve">anonymized for submission </w:t>
      </w:r>
      <w:commentRangeEnd w:id="1"/>
      <w:r w:rsidR="007F4DDF">
        <w:rPr>
          <w:rStyle w:val="CommentReference"/>
        </w:rPr>
        <w:commentReference w:id="1"/>
      </w:r>
      <w:r w:rsidR="007F4DDF">
        <w:t>purposes]</w:t>
      </w:r>
      <w:r>
        <w:t>.</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64048E68" w:rsidR="000127D7" w:rsidRDefault="000127D7" w:rsidP="000127D7">
      <w:pPr>
        <w:pStyle w:val="Caption"/>
      </w:pPr>
      <w:bookmarkStart w:id="2" w:name="_Ref109393250"/>
      <w:r>
        <w:t xml:space="preserve">Figure </w:t>
      </w:r>
      <w:fldSimple w:instr=" SEQ Figure \* ARABIC ">
        <w:r w:rsidR="0062555E">
          <w:rPr>
            <w:noProof/>
          </w:rPr>
          <w:t>1</w:t>
        </w:r>
      </w:fldSimple>
      <w:bookmarkEnd w:id="2"/>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3F0B9862" w:rsidR="00174E8E" w:rsidRDefault="00174E8E" w:rsidP="00174E8E">
      <w:r>
        <w:lastRenderedPageBreak/>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6F22E5A0" w14:textId="3128D9AC" w:rsidR="00CF4E70" w:rsidRDefault="00CF4E70" w:rsidP="00CF4E70">
      <w:pPr>
        <w:pStyle w:val="Heading3"/>
      </w:pPr>
      <w:r>
        <w:t>Creation of 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32E6848A" w:rsidR="00393210" w:rsidRDefault="00393210" w:rsidP="00393210">
      <w:pPr>
        <w:pStyle w:val="Caption"/>
      </w:pPr>
      <w:bookmarkStart w:id="3" w:name="_Ref109394787"/>
      <w:r>
        <w:t xml:space="preserve">Figure </w:t>
      </w:r>
      <w:fldSimple w:instr=" SEQ Figure \* ARABIC ">
        <w:r w:rsidR="0062555E">
          <w:rPr>
            <w:noProof/>
          </w:rPr>
          <w:t>2</w:t>
        </w:r>
      </w:fldSimple>
      <w:bookmarkEnd w:id="3"/>
      <w:r>
        <w:t>: Demonstration of ontology ‘Brain’. Based on the FMA model, the ‘Brain’ has a code value of 50801.</w:t>
      </w:r>
      <w:r w:rsidR="007A6BD9">
        <w:t xml:space="preserve"> </w:t>
      </w:r>
      <w:hyperlink r:id="rId15"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1B7F5215" w14:textId="77777777" w:rsidR="00402EF0" w:rsidRDefault="00402EF0" w:rsidP="00402EF0">
      <w:pPr>
        <w:pStyle w:val="Heading3"/>
      </w:pPr>
      <w:r>
        <w:t>Defining monitored DICOM paths</w:t>
      </w:r>
    </w:p>
    <w:p w14:paraId="7E7CB41C" w14:textId="77777777" w:rsidR="00402EF0" w:rsidRPr="00174E8E" w:rsidRDefault="00402EF0" w:rsidP="00402EF0">
      <w:r>
        <w:t>User specified paths must be provided for each template. These paths are locations where RT structures files will be created. Paths can be added within each template with the ‘Edit monitored DICOM paths’ button.</w:t>
      </w:r>
    </w:p>
    <w:p w14:paraId="4A129F89" w14:textId="78483324" w:rsidR="006446A1" w:rsidRDefault="00D824EA" w:rsidP="00D824EA">
      <w:pPr>
        <w:pStyle w:val="Heading2"/>
      </w:pPr>
      <w:r>
        <w:lastRenderedPageBreak/>
        <w:t>Creating RT Structures</w:t>
      </w:r>
    </w:p>
    <w:p w14:paraId="51D6D5BB" w14:textId="77777777" w:rsidR="009342D8" w:rsidRDefault="009342D8" w:rsidP="00AF3D64">
      <w:r>
        <w:t>The main RT-Structure server is started by selecting the ‘Run DICOM server’ on the main splash screen. 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10A88221" w14:textId="6DAB59DC" w:rsidR="00FE248D" w:rsidRDefault="004B1BE1" w:rsidP="004B1BE1">
      <w:pPr>
        <w:keepNext/>
      </w:pPr>
      <w:r>
        <w:t>To prevent the program from recreating the RT-Structure file,</w:t>
      </w:r>
      <w:r w:rsidR="00FE248D">
        <w:t xml:space="preserve"> it will check if a file exists of the form ‘</w:t>
      </w:r>
      <w:proofErr w:type="spellStart"/>
      <w:r w:rsidR="00FE248D">
        <w:t>Template_UID</w:t>
      </w:r>
      <w:proofErr w:type="spellEnd"/>
      <w:r w:rsidR="00FE248D">
        <w:t xml:space="preserve">’, </w:t>
      </w:r>
      <w:r w:rsidR="00FE248D">
        <w:fldChar w:fldCharType="begin"/>
      </w:r>
      <w:r w:rsidR="00FE248D">
        <w:instrText xml:space="preserve"> REF _Ref109397018 \h </w:instrText>
      </w:r>
      <w:r w:rsidR="00FE248D">
        <w:fldChar w:fldCharType="separate"/>
      </w:r>
      <w:r w:rsidR="00FE248D">
        <w:t xml:space="preserve">Figure </w:t>
      </w:r>
      <w:r w:rsidR="00FE248D">
        <w:rPr>
          <w:noProof/>
        </w:rPr>
        <w:t>3</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5848350" cy="1504950"/>
                    </a:xfrm>
                    <a:prstGeom prst="rect">
                      <a:avLst/>
                    </a:prstGeom>
                  </pic:spPr>
                </pic:pic>
              </a:graphicData>
            </a:graphic>
          </wp:inline>
        </w:drawing>
      </w:r>
    </w:p>
    <w:p w14:paraId="0C5B86BB" w14:textId="3796B746" w:rsidR="00FE248D" w:rsidRDefault="00FE248D" w:rsidP="00FE248D">
      <w:pPr>
        <w:pStyle w:val="Caption"/>
      </w:pPr>
      <w:bookmarkStart w:id="4" w:name="_Ref109397018"/>
      <w:r>
        <w:t xml:space="preserve">Figure </w:t>
      </w:r>
      <w:fldSimple w:instr=" SEQ Figure \* ARABIC ">
        <w:r w:rsidR="0062555E">
          <w:rPr>
            <w:noProof/>
          </w:rPr>
          <w:t>3</w:t>
        </w:r>
      </w:fldSimple>
      <w:bookmarkEnd w:id="4"/>
      <w:r>
        <w:t>:</w:t>
      </w:r>
      <w:r w:rsidRPr="00FE248D">
        <w:t xml:space="preserve"> </w:t>
      </w:r>
      <w:r>
        <w:t>Example of three created RT-Structure files, the standard naming convention creates a fast way of ensuring the program does not recreate pre-existing structures.</w:t>
      </w:r>
    </w:p>
    <w:p w14:paraId="59D5F64D" w14:textId="77777777"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t xml:space="preserve">Figure </w:t>
      </w:r>
      <w:r>
        <w:rPr>
          <w:noProof/>
        </w:rPr>
        <w:t>4</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7"/>
                    <a:stretch>
                      <a:fillRect/>
                    </a:stretch>
                  </pic:blipFill>
                  <pic:spPr>
                    <a:xfrm>
                      <a:off x="0" y="0"/>
                      <a:ext cx="4619495" cy="4468473"/>
                    </a:xfrm>
                    <a:prstGeom prst="rect">
                      <a:avLst/>
                    </a:prstGeom>
                  </pic:spPr>
                </pic:pic>
              </a:graphicData>
            </a:graphic>
          </wp:inline>
        </w:drawing>
      </w:r>
    </w:p>
    <w:p w14:paraId="1E611730" w14:textId="77777777" w:rsidR="006B12C8" w:rsidRDefault="006B12C8" w:rsidP="006B12C8">
      <w:pPr>
        <w:pStyle w:val="Caption"/>
      </w:pPr>
      <w:bookmarkStart w:id="5" w:name="_Ref109397508"/>
      <w:r>
        <w:t xml:space="preserve">Figure </w:t>
      </w:r>
      <w:fldSimple w:instr=" SEQ Figure \* ARABIC ">
        <w:r>
          <w:rPr>
            <w:noProof/>
          </w:rPr>
          <w:t>4</w:t>
        </w:r>
      </w:fldSimple>
      <w:bookmarkEnd w:id="5"/>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1" w:author="Anderson, Brian" w:date="2022-08-01T16:15:00Z" w:initials="AB">
    <w:p w14:paraId="2ECB699B" w14:textId="77777777" w:rsidR="007F4DDF" w:rsidRDefault="007F4DDF" w:rsidP="00A034E6">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2ECB69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2ECB699B"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56885"/>
    <w:rsid w:val="000958C1"/>
    <w:rsid w:val="000A700A"/>
    <w:rsid w:val="00174E8E"/>
    <w:rsid w:val="001D1C1C"/>
    <w:rsid w:val="001E2EFE"/>
    <w:rsid w:val="001F4ECB"/>
    <w:rsid w:val="00272639"/>
    <w:rsid w:val="00285EAF"/>
    <w:rsid w:val="002A3D89"/>
    <w:rsid w:val="002A4E42"/>
    <w:rsid w:val="002B515F"/>
    <w:rsid w:val="002B611C"/>
    <w:rsid w:val="00306C64"/>
    <w:rsid w:val="00320E66"/>
    <w:rsid w:val="00347F29"/>
    <w:rsid w:val="00393210"/>
    <w:rsid w:val="003D0BBB"/>
    <w:rsid w:val="003D5F04"/>
    <w:rsid w:val="003D7D5D"/>
    <w:rsid w:val="00402EF0"/>
    <w:rsid w:val="00421163"/>
    <w:rsid w:val="004B1BE1"/>
    <w:rsid w:val="004F72DB"/>
    <w:rsid w:val="00541877"/>
    <w:rsid w:val="00556C7B"/>
    <w:rsid w:val="00560F1F"/>
    <w:rsid w:val="00591E50"/>
    <w:rsid w:val="005E2F55"/>
    <w:rsid w:val="0062555E"/>
    <w:rsid w:val="006446A1"/>
    <w:rsid w:val="00667BB9"/>
    <w:rsid w:val="00691A2F"/>
    <w:rsid w:val="006B12C8"/>
    <w:rsid w:val="006C772B"/>
    <w:rsid w:val="0070388A"/>
    <w:rsid w:val="00763468"/>
    <w:rsid w:val="0079077A"/>
    <w:rsid w:val="007A6BD9"/>
    <w:rsid w:val="007C0881"/>
    <w:rsid w:val="007F3FF8"/>
    <w:rsid w:val="007F4DDF"/>
    <w:rsid w:val="008671EA"/>
    <w:rsid w:val="008B752E"/>
    <w:rsid w:val="008E0581"/>
    <w:rsid w:val="009100C1"/>
    <w:rsid w:val="009342D8"/>
    <w:rsid w:val="009458F5"/>
    <w:rsid w:val="00982F5A"/>
    <w:rsid w:val="00996118"/>
    <w:rsid w:val="009A723A"/>
    <w:rsid w:val="00A22AFA"/>
    <w:rsid w:val="00A3783D"/>
    <w:rsid w:val="00A807E1"/>
    <w:rsid w:val="00A93AC3"/>
    <w:rsid w:val="00AA1C3D"/>
    <w:rsid w:val="00AD5C11"/>
    <w:rsid w:val="00AF3D64"/>
    <w:rsid w:val="00B223E6"/>
    <w:rsid w:val="00BE2C15"/>
    <w:rsid w:val="00BE3908"/>
    <w:rsid w:val="00C25DB3"/>
    <w:rsid w:val="00C26199"/>
    <w:rsid w:val="00C4125D"/>
    <w:rsid w:val="00C41ADA"/>
    <w:rsid w:val="00C53E81"/>
    <w:rsid w:val="00C61471"/>
    <w:rsid w:val="00CF4E70"/>
    <w:rsid w:val="00D454C6"/>
    <w:rsid w:val="00D65047"/>
    <w:rsid w:val="00D824EA"/>
    <w:rsid w:val="00DA1BDB"/>
    <w:rsid w:val="00DD09CD"/>
    <w:rsid w:val="00E0682B"/>
    <w:rsid w:val="00E07932"/>
    <w:rsid w:val="00E3543B"/>
    <w:rsid w:val="00E4389A"/>
    <w:rsid w:val="00EA4773"/>
    <w:rsid w:val="00EE64FF"/>
    <w:rsid w:val="00F249CB"/>
    <w:rsid w:val="00F539A5"/>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hyperlink" Target="http://purl.org/sig/ont/fma/fma50801" TargetMode="Externa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0</TotalTime>
  <Pages>6</Pages>
  <Words>2202</Words>
  <Characters>1255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69</cp:revision>
  <dcterms:created xsi:type="dcterms:W3CDTF">2022-07-21T21:24:00Z</dcterms:created>
  <dcterms:modified xsi:type="dcterms:W3CDTF">2022-08-01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